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48046434" w:rsidR="00BF5D1C" w:rsidRPr="00E44F99" w:rsidRDefault="00287870" w:rsidP="00BF5D1C">
      <w:pPr>
        <w:jc w:val="center"/>
        <w:rPr>
          <w:rFonts w:ascii="Times New Roman" w:hAnsi="Times New Roman" w:cs="Times New Roman"/>
          <w:sz w:val="36"/>
          <w:szCs w:val="36"/>
        </w:rPr>
      </w:pPr>
      <w:r>
        <w:rPr>
          <w:rFonts w:ascii="Times New Roman" w:hAnsi="Times New Roman" w:cs="Times New Roman"/>
          <w:sz w:val="36"/>
          <w:szCs w:val="36"/>
        </w:rPr>
        <w:t>YUSUF ABDULMUMEEN</w:t>
      </w:r>
    </w:p>
    <w:p w14:paraId="3FBDF98D" w14:textId="7C73476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287870">
        <w:rPr>
          <w:rFonts w:ascii="Times New Roman" w:hAnsi="Times New Roman" w:cs="Times New Roman"/>
          <w:sz w:val="36"/>
          <w:szCs w:val="36"/>
        </w:rPr>
        <w:t>EEE/FT/0045</w:t>
      </w:r>
    </w:p>
    <w:p w14:paraId="761B68DE" w14:textId="3FC9EAE8" w:rsidR="00BF5D1C" w:rsidRPr="00E44F99" w:rsidRDefault="002D3323" w:rsidP="002D3323">
      <w:pPr>
        <w:tabs>
          <w:tab w:val="left" w:pos="4995"/>
        </w:tabs>
        <w:rPr>
          <w:rFonts w:ascii="Times New Roman" w:hAnsi="Times New Roman" w:cs="Times New Roman"/>
          <w:sz w:val="36"/>
          <w:szCs w:val="36"/>
        </w:rPr>
      </w:pPr>
      <w:r>
        <w:rPr>
          <w:rFonts w:ascii="Times New Roman" w:hAnsi="Times New Roman" w:cs="Times New Roman"/>
          <w:sz w:val="36"/>
          <w:szCs w:val="36"/>
        </w:rPr>
        <w:tab/>
      </w: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0" w:name="_Toc202254828"/>
      <w:r w:rsidRPr="00AB557D">
        <w:rPr>
          <w:rFonts w:ascii="Times New Roman" w:hAnsi="Times New Roman" w:cs="Times New Roman"/>
          <w:color w:val="000000" w:themeColor="text1"/>
          <w:sz w:val="24"/>
          <w:szCs w:val="24"/>
        </w:rPr>
        <w:lastRenderedPageBreak/>
        <w:t>CERTIFICATION</w:t>
      </w:r>
      <w:bookmarkEnd w:id="0"/>
    </w:p>
    <w:p w14:paraId="583AD4BC" w14:textId="045DA9CA"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632CCC">
        <w:rPr>
          <w:rFonts w:ascii="Times New Roman" w:hAnsi="Times New Roman" w:cs="Times New Roman"/>
          <w:b/>
          <w:sz w:val="24"/>
          <w:szCs w:val="24"/>
        </w:rPr>
        <w:t>Yusuf Abdulmumeen</w:t>
      </w:r>
      <w:r w:rsidR="00574B11">
        <w:rPr>
          <w:rFonts w:ascii="Times New Roman" w:hAnsi="Times New Roman" w:cs="Times New Roman"/>
          <w:b/>
          <w:sz w:val="24"/>
          <w:szCs w:val="24"/>
        </w:rPr>
        <w:t xml:space="preserve"> </w:t>
      </w:r>
      <w:r w:rsidRPr="00E16369">
        <w:rPr>
          <w:rFonts w:ascii="Times New Roman" w:hAnsi="Times New Roman" w:cs="Times New Roman"/>
          <w:sz w:val="24"/>
          <w:szCs w:val="24"/>
        </w:rPr>
        <w:t xml:space="preserve">of matric number </w:t>
      </w:r>
      <w:r w:rsidR="00611088">
        <w:rPr>
          <w:rFonts w:ascii="Times New Roman" w:hAnsi="Times New Roman" w:cs="Times New Roman"/>
          <w:b/>
          <w:sz w:val="24"/>
          <w:szCs w:val="24"/>
        </w:rPr>
        <w:t>HND/23/EEE/FT/</w:t>
      </w:r>
      <w:r w:rsidR="00632CCC">
        <w:rPr>
          <w:rFonts w:ascii="Times New Roman" w:hAnsi="Times New Roman" w:cs="Times New Roman"/>
          <w:b/>
          <w:sz w:val="24"/>
          <w:szCs w:val="24"/>
        </w:rPr>
        <w:t>0045</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1" w:name="_Toc202254829"/>
      <w:r w:rsidRPr="00AB557D">
        <w:rPr>
          <w:rFonts w:ascii="Times New Roman" w:hAnsi="Times New Roman" w:cs="Times New Roman"/>
          <w:color w:val="000000" w:themeColor="text1"/>
          <w:sz w:val="24"/>
          <w:szCs w:val="24"/>
        </w:rPr>
        <w:lastRenderedPageBreak/>
        <w:t>DEDICATION</w:t>
      </w:r>
      <w:bookmarkEnd w:id="1"/>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30"/>
      <w:r w:rsidRPr="00AB557D">
        <w:rPr>
          <w:rFonts w:ascii="Times New Roman" w:hAnsi="Times New Roman" w:cs="Times New Roman"/>
          <w:color w:val="000000" w:themeColor="text1"/>
          <w:sz w:val="24"/>
          <w:szCs w:val="24"/>
        </w:rPr>
        <w:lastRenderedPageBreak/>
        <w:t>ACKNOWLEDGEMENT</w:t>
      </w:r>
      <w:bookmarkEnd w:id="2"/>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3197EB23"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5574CE">
        <w:rPr>
          <w:rFonts w:ascii="Times New Roman" w:hAnsi="Times New Roman" w:cs="Times New Roman"/>
          <w:sz w:val="24"/>
          <w:szCs w:val="24"/>
        </w:rPr>
        <w:t xml:space="preserve">ENGR. Z. A. ABDULKADIR. Special appreciation to ENGR. A. A. JIMOH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025C0FF4"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MR. AND MRS.</w:t>
      </w:r>
      <w:r w:rsidR="002D3323" w:rsidRPr="00E16369">
        <w:rPr>
          <w:rFonts w:ascii="Times New Roman" w:hAnsi="Times New Roman" w:cs="Times New Roman"/>
          <w:sz w:val="24"/>
          <w:szCs w:val="24"/>
        </w:rPr>
        <w:t xml:space="preserve"> </w:t>
      </w:r>
      <w:r w:rsidR="00632CCC">
        <w:rPr>
          <w:rFonts w:ascii="Times New Roman" w:hAnsi="Times New Roman" w:cs="Times New Roman"/>
          <w:sz w:val="24"/>
          <w:szCs w:val="24"/>
        </w:rPr>
        <w:t>YUSUF</w:t>
      </w:r>
      <w:r w:rsidR="00BF5D1C" w:rsidRPr="00E16369">
        <w:rPr>
          <w:rFonts w:ascii="Times New Roman" w:hAnsi="Times New Roman" w:cs="Times New Roman"/>
          <w:sz w:val="24"/>
          <w:szCs w:val="24"/>
        </w:rPr>
        <w:t xml:space="preserve"> for their moral, financial, and prayer supports, may you live long </w:t>
      </w:r>
      <w:r w:rsidR="00BF5D1C">
        <w:rPr>
          <w:rFonts w:ascii="Times New Roman" w:hAnsi="Times New Roman" w:cs="Times New Roman"/>
          <w:sz w:val="24"/>
          <w:szCs w:val="24"/>
        </w:rPr>
        <w:t>to reap the fruit of their labour</w:t>
      </w:r>
      <w:r w:rsidR="00BF5D1C" w:rsidRPr="00E16369">
        <w:rPr>
          <w:rFonts w:ascii="Times New Roman" w:hAnsi="Times New Roman" w:cs="Times New Roman"/>
          <w:sz w:val="24"/>
          <w:szCs w:val="24"/>
        </w:rPr>
        <w:t>.</w:t>
      </w:r>
    </w:p>
    <w:p w14:paraId="60F53112" w14:textId="44D85771"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7F1B6B">
        <w:rPr>
          <w:rFonts w:ascii="Times New Roman" w:hAnsi="Times New Roman" w:cs="Times New Roman"/>
          <w:sz w:val="24"/>
          <w:szCs w:val="24"/>
        </w:rPr>
        <w:t>. I also appreciate</w:t>
      </w:r>
      <w:r w:rsidR="00DD04D9">
        <w:rPr>
          <w:rFonts w:ascii="Times New Roman" w:hAnsi="Times New Roman" w:cs="Times New Roman"/>
          <w:sz w:val="24"/>
          <w:szCs w:val="24"/>
        </w:rPr>
        <w:t xml:space="preserve"> </w:t>
      </w:r>
      <w:r w:rsidRPr="00E16369">
        <w:rPr>
          <w:rFonts w:ascii="Times New Roman" w:hAnsi="Times New Roman" w:cs="Times New Roman"/>
          <w:sz w:val="24"/>
          <w:szCs w:val="24"/>
        </w:rPr>
        <w:t xml:space="preserve">all members of my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bookmarkStart w:id="3" w:name="_GoBack"/>
      <w:bookmarkEnd w:id="3"/>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4"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4"/>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F74EBD"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F74EBD"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F74EBD"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F74EBD"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F74EBD"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F74EBD"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F74EBD"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F74EBD"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F74EBD"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F74EBD"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F74EBD"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F74EBD"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F74EBD"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F74EBD"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F74EBD"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F74EBD"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F74EBD"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F74EBD"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F74EBD"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F74EBD"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F74EBD"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F74EBD"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F74EBD"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5" w:name="_Toc202254832"/>
      <w:r w:rsidRPr="00BF5D1C">
        <w:rPr>
          <w:rFonts w:ascii="Times New Roman" w:hAnsi="Times New Roman" w:cs="Times New Roman"/>
          <w:color w:val="000000" w:themeColor="text1"/>
          <w:sz w:val="24"/>
          <w:szCs w:val="24"/>
        </w:rPr>
        <w:lastRenderedPageBreak/>
        <w:t>LIST OF FIGURES</w:t>
      </w:r>
      <w:bookmarkEnd w:id="5"/>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F74EBD"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F74EBD"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F74EBD"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F74EBD"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F74EBD"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F74EBD"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F74EBD"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F74EBD"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F74EBD"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F74EBD"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6"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6"/>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F74EBD"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F74EBD"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F74EBD"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F74EBD"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F74EBD"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F74EBD"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F74EBD"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7" w:name="_Toc202254834"/>
      <w:bookmarkStart w:id="8" w:name="_Toc201814133"/>
      <w:r w:rsidRPr="00841491">
        <w:rPr>
          <w:rStyle w:val="Strong"/>
          <w:rFonts w:ascii="Times New Roman" w:hAnsi="Times New Roman" w:cs="Times New Roman"/>
          <w:color w:val="000000" w:themeColor="text1"/>
          <w:sz w:val="24"/>
          <w:szCs w:val="24"/>
        </w:rPr>
        <w:lastRenderedPageBreak/>
        <w:t>ABSTRACT</w:t>
      </w:r>
      <w:bookmarkEnd w:id="7"/>
    </w:p>
    <w:p w14:paraId="66273505" w14:textId="376B3F25"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D67821">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8"/>
      <w:bookmarkEnd w:id="9"/>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10" w:name="_Toc201814134"/>
      <w:bookmarkStart w:id="11"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10"/>
      <w:bookmarkEnd w:id="11"/>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re are several important issues in a s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F74EBD"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F74EBD"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574B11" w:rsidRDefault="00574B1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574B11" w:rsidRDefault="00574B1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574B11" w:rsidRDefault="00574B11" w:rsidP="00CF5125">
                            <w:pPr>
                              <w:jc w:val="center"/>
                            </w:pPr>
                            <w:r>
                              <w:t>PLIER</w:t>
                            </w:r>
                          </w:p>
                          <w:p w14:paraId="03FDE664" w14:textId="77777777" w:rsidR="00574B11" w:rsidRDefault="00574B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574B11" w:rsidRDefault="00574B11" w:rsidP="00CF5125">
                      <w:pPr>
                        <w:jc w:val="center"/>
                      </w:pPr>
                      <w:r>
                        <w:t>PLIER</w:t>
                      </w:r>
                    </w:p>
                    <w:p w14:paraId="03FDE664" w14:textId="77777777" w:rsidR="00574B11" w:rsidRDefault="00574B1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574B11" w:rsidRDefault="00574B11" w:rsidP="00CF5125">
                            <w:pPr>
                              <w:jc w:val="center"/>
                            </w:pPr>
                            <w:r>
                              <w:t>CUTTER</w:t>
                            </w:r>
                          </w:p>
                          <w:p w14:paraId="75F51D7F"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574B11" w:rsidRDefault="00574B11" w:rsidP="00CF5125">
                      <w:pPr>
                        <w:jc w:val="center"/>
                      </w:pPr>
                      <w:r>
                        <w:t>CUTTER</w:t>
                      </w:r>
                    </w:p>
                    <w:p w14:paraId="75F51D7F" w14:textId="77777777" w:rsidR="00574B11" w:rsidRDefault="00574B1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574B11" w:rsidRDefault="00574B11" w:rsidP="00CF5125">
                            <w:pPr>
                              <w:jc w:val="center"/>
                            </w:pPr>
                            <w:r>
                              <w:t>PVC TRUNKING PIPE</w:t>
                            </w:r>
                          </w:p>
                          <w:p w14:paraId="489AAD5D"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574B11" w:rsidRDefault="00574B11" w:rsidP="00CF5125">
                      <w:pPr>
                        <w:jc w:val="center"/>
                      </w:pPr>
                      <w:r>
                        <w:t>PVC TRUNKING PIPE</w:t>
                      </w:r>
                    </w:p>
                    <w:p w14:paraId="489AAD5D" w14:textId="77777777" w:rsidR="00574B11" w:rsidRDefault="00574B1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574B11" w:rsidRDefault="00574B11" w:rsidP="00CF5125">
                            <w:pPr>
                              <w:jc w:val="center"/>
                            </w:pPr>
                            <w:r>
                              <w:t>TORNADO NAIL</w:t>
                            </w:r>
                          </w:p>
                          <w:p w14:paraId="2C5E9487"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574B11" w:rsidRDefault="00574B11" w:rsidP="00CF5125">
                      <w:pPr>
                        <w:jc w:val="center"/>
                      </w:pPr>
                      <w:r>
                        <w:t>TORNADO NAIL</w:t>
                      </w:r>
                    </w:p>
                    <w:p w14:paraId="2C5E9487"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574B11" w:rsidRDefault="00574B11" w:rsidP="00CF5125">
                            <w:pPr>
                              <w:jc w:val="center"/>
                            </w:pPr>
                            <w:r>
                              <w:t>MEASURING TAPE</w:t>
                            </w:r>
                          </w:p>
                          <w:p w14:paraId="4546F305"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574B11" w:rsidRDefault="00574B11" w:rsidP="00CF5125">
                      <w:pPr>
                        <w:jc w:val="center"/>
                      </w:pPr>
                      <w:r>
                        <w:t>MEASURING TAPE</w:t>
                      </w:r>
                    </w:p>
                    <w:p w14:paraId="4546F305"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574B11" w:rsidRDefault="00574B11" w:rsidP="0091423D">
                            <w:pPr>
                              <w:jc w:val="center"/>
                            </w:pPr>
                            <w:r>
                              <w:t>SCREW DRIVER</w:t>
                            </w:r>
                          </w:p>
                          <w:p w14:paraId="2C3696AA"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574B11" w:rsidRDefault="00574B11" w:rsidP="0091423D">
                      <w:pPr>
                        <w:jc w:val="center"/>
                      </w:pPr>
                      <w:r>
                        <w:t>SCREW DRIVER</w:t>
                      </w:r>
                    </w:p>
                    <w:p w14:paraId="2C3696AA" w14:textId="77777777" w:rsidR="00574B11" w:rsidRDefault="00574B1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574B11" w:rsidRDefault="00574B11" w:rsidP="0091423D">
                            <w:pPr>
                              <w:jc w:val="center"/>
                            </w:pPr>
                            <w:r>
                              <w:t>BLACK SCREW</w:t>
                            </w:r>
                          </w:p>
                          <w:p w14:paraId="0586F0C4"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574B11" w:rsidRDefault="00574B11" w:rsidP="0091423D">
                      <w:pPr>
                        <w:jc w:val="center"/>
                      </w:pPr>
                      <w:r>
                        <w:t>BLACK SCREW</w:t>
                      </w:r>
                    </w:p>
                    <w:p w14:paraId="0586F0C4" w14:textId="77777777" w:rsidR="00574B11" w:rsidRDefault="00574B1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lastRenderedPageBreak/>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 xml:space="preserve">2009 9th International Conference on Electronic </w:t>
      </w:r>
      <w:r w:rsidRPr="00B10F01">
        <w:rPr>
          <w:rFonts w:ascii="Times New Roman" w:hAnsi="Times New Roman" w:cs="Times New Roman"/>
          <w:i/>
          <w:iCs/>
          <w:sz w:val="24"/>
          <w:szCs w:val="24"/>
        </w:rPr>
        <w:lastRenderedPageBreak/>
        <w:t>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CF2C72" w14:textId="77777777" w:rsidR="00646D5E" w:rsidRDefault="00646D5E" w:rsidP="000E69E9">
      <w:pPr>
        <w:spacing w:after="0" w:line="240" w:lineRule="auto"/>
      </w:pPr>
      <w:r>
        <w:separator/>
      </w:r>
    </w:p>
  </w:endnote>
  <w:endnote w:type="continuationSeparator" w:id="0">
    <w:p w14:paraId="46219774" w14:textId="77777777" w:rsidR="00646D5E" w:rsidRDefault="00646D5E"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574B11" w:rsidRDefault="00574B11">
        <w:pPr>
          <w:pStyle w:val="Footer"/>
          <w:jc w:val="center"/>
        </w:pPr>
        <w:r>
          <w:fldChar w:fldCharType="begin"/>
        </w:r>
        <w:r>
          <w:instrText xml:space="preserve"> PAGE   \* MERGEFORMAT </w:instrText>
        </w:r>
        <w:r>
          <w:fldChar w:fldCharType="separate"/>
        </w:r>
        <w:r w:rsidR="00F74EBD">
          <w:rPr>
            <w:noProof/>
          </w:rPr>
          <w:t>v</w:t>
        </w:r>
        <w:r>
          <w:rPr>
            <w:noProof/>
          </w:rPr>
          <w:fldChar w:fldCharType="end"/>
        </w:r>
      </w:p>
    </w:sdtContent>
  </w:sdt>
  <w:p w14:paraId="4BD28D0F" w14:textId="77777777" w:rsidR="00574B11" w:rsidRDefault="00574B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1CEDF6" w14:textId="77777777" w:rsidR="00646D5E" w:rsidRDefault="00646D5E" w:rsidP="000E69E9">
      <w:pPr>
        <w:spacing w:after="0" w:line="240" w:lineRule="auto"/>
      </w:pPr>
      <w:r>
        <w:separator/>
      </w:r>
    </w:p>
  </w:footnote>
  <w:footnote w:type="continuationSeparator" w:id="0">
    <w:p w14:paraId="65FE00F7" w14:textId="77777777" w:rsidR="00646D5E" w:rsidRDefault="00646D5E"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574B11" w:rsidRDefault="00574B1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24FA"/>
    <w:rsid w:val="00113444"/>
    <w:rsid w:val="00120814"/>
    <w:rsid w:val="001211F6"/>
    <w:rsid w:val="00123E42"/>
    <w:rsid w:val="001327BF"/>
    <w:rsid w:val="00132CF0"/>
    <w:rsid w:val="00137197"/>
    <w:rsid w:val="001379CB"/>
    <w:rsid w:val="00140107"/>
    <w:rsid w:val="00143282"/>
    <w:rsid w:val="00146736"/>
    <w:rsid w:val="00154557"/>
    <w:rsid w:val="00154641"/>
    <w:rsid w:val="0015785F"/>
    <w:rsid w:val="00160C78"/>
    <w:rsid w:val="001622B4"/>
    <w:rsid w:val="00163F84"/>
    <w:rsid w:val="00166852"/>
    <w:rsid w:val="00167D44"/>
    <w:rsid w:val="00185A60"/>
    <w:rsid w:val="00186F65"/>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E761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870"/>
    <w:rsid w:val="00287D12"/>
    <w:rsid w:val="00291F04"/>
    <w:rsid w:val="00292335"/>
    <w:rsid w:val="00293604"/>
    <w:rsid w:val="00293F02"/>
    <w:rsid w:val="00294572"/>
    <w:rsid w:val="00294E86"/>
    <w:rsid w:val="00294F7E"/>
    <w:rsid w:val="002A5144"/>
    <w:rsid w:val="002A5224"/>
    <w:rsid w:val="002B3B08"/>
    <w:rsid w:val="002B4DAE"/>
    <w:rsid w:val="002B747E"/>
    <w:rsid w:val="002B7B8A"/>
    <w:rsid w:val="002C1D68"/>
    <w:rsid w:val="002C417A"/>
    <w:rsid w:val="002C57AD"/>
    <w:rsid w:val="002C6BDF"/>
    <w:rsid w:val="002C6F1E"/>
    <w:rsid w:val="002D1980"/>
    <w:rsid w:val="002D2809"/>
    <w:rsid w:val="002D3323"/>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07C3"/>
    <w:rsid w:val="00361255"/>
    <w:rsid w:val="00361D82"/>
    <w:rsid w:val="003623A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87D"/>
    <w:rsid w:val="003F6E2C"/>
    <w:rsid w:val="00400CF0"/>
    <w:rsid w:val="00401137"/>
    <w:rsid w:val="00402C1B"/>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7F55"/>
    <w:rsid w:val="00537B60"/>
    <w:rsid w:val="00537BC4"/>
    <w:rsid w:val="00541761"/>
    <w:rsid w:val="00541B2E"/>
    <w:rsid w:val="005420FD"/>
    <w:rsid w:val="0054768C"/>
    <w:rsid w:val="00547B57"/>
    <w:rsid w:val="005517BB"/>
    <w:rsid w:val="00552644"/>
    <w:rsid w:val="005574CE"/>
    <w:rsid w:val="00565AF4"/>
    <w:rsid w:val="0056616C"/>
    <w:rsid w:val="00570DA9"/>
    <w:rsid w:val="00574B11"/>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088"/>
    <w:rsid w:val="00611B30"/>
    <w:rsid w:val="006139B5"/>
    <w:rsid w:val="006143FC"/>
    <w:rsid w:val="00615B87"/>
    <w:rsid w:val="00617515"/>
    <w:rsid w:val="006211DB"/>
    <w:rsid w:val="00621B70"/>
    <w:rsid w:val="00631C90"/>
    <w:rsid w:val="00632CCC"/>
    <w:rsid w:val="00632FEC"/>
    <w:rsid w:val="00634F79"/>
    <w:rsid w:val="006422DA"/>
    <w:rsid w:val="00646716"/>
    <w:rsid w:val="00646D5E"/>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0A8D"/>
    <w:rsid w:val="007973E8"/>
    <w:rsid w:val="007A37A2"/>
    <w:rsid w:val="007A42F8"/>
    <w:rsid w:val="007A54A1"/>
    <w:rsid w:val="007A69CE"/>
    <w:rsid w:val="007B0A5A"/>
    <w:rsid w:val="007B1E57"/>
    <w:rsid w:val="007B2801"/>
    <w:rsid w:val="007B2A72"/>
    <w:rsid w:val="007B4AF7"/>
    <w:rsid w:val="007C08C5"/>
    <w:rsid w:val="007C7258"/>
    <w:rsid w:val="007D07BF"/>
    <w:rsid w:val="007D4E3B"/>
    <w:rsid w:val="007D60CE"/>
    <w:rsid w:val="007E57D3"/>
    <w:rsid w:val="007E5B78"/>
    <w:rsid w:val="007F1B6B"/>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2347"/>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15F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D687C"/>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1B1A"/>
    <w:rsid w:val="00C22286"/>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04D9"/>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06C2"/>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13D"/>
    <w:rsid w:val="00F67BA5"/>
    <w:rsid w:val="00F74EBD"/>
    <w:rsid w:val="00F75176"/>
    <w:rsid w:val="00F77FCB"/>
    <w:rsid w:val="00F8054F"/>
    <w:rsid w:val="00F806A6"/>
    <w:rsid w:val="00F86B04"/>
    <w:rsid w:val="00F86B08"/>
    <w:rsid w:val="00F87663"/>
    <w:rsid w:val="00F912EF"/>
    <w:rsid w:val="00F91562"/>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176436872"/>
        <c:axId val="176438832"/>
      </c:barChart>
      <c:catAx>
        <c:axId val="17643687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176438832"/>
        <c:crosses val="autoZero"/>
        <c:auto val="1"/>
        <c:lblAlgn val="ctr"/>
        <c:lblOffset val="100"/>
        <c:noMultiLvlLbl val="0"/>
      </c:catAx>
      <c:valAx>
        <c:axId val="17643883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17643687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176437264"/>
        <c:axId val="176438440"/>
      </c:barChart>
      <c:catAx>
        <c:axId val="17643726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6438440"/>
        <c:crosses val="autoZero"/>
        <c:auto val="1"/>
        <c:lblAlgn val="ctr"/>
        <c:lblOffset val="100"/>
        <c:noMultiLvlLbl val="0"/>
      </c:catAx>
      <c:valAx>
        <c:axId val="17643844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643726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209270048"/>
        <c:axId val="209271616"/>
      </c:barChart>
      <c:catAx>
        <c:axId val="20927004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9271616"/>
        <c:crosses val="autoZero"/>
        <c:auto val="1"/>
        <c:lblAlgn val="ctr"/>
        <c:lblOffset val="100"/>
        <c:noMultiLvlLbl val="0"/>
      </c:catAx>
      <c:valAx>
        <c:axId val="20927161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927004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5080F-2642-4388-BAEA-2C9F8F97E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7</Pages>
  <Words>15309</Words>
  <Characters>226661</Characters>
  <Application>Microsoft Office Word</Application>
  <DocSecurity>0</DocSecurity>
  <Lines>1888</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4</cp:revision>
  <dcterms:created xsi:type="dcterms:W3CDTF">2025-07-11T09:55:00Z</dcterms:created>
  <dcterms:modified xsi:type="dcterms:W3CDTF">2025-07-11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